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36CF2" w14:textId="469193E3" w:rsidR="00E71296" w:rsidRDefault="00193427" w:rsidP="00A765E9">
      <w:pPr>
        <w:pStyle w:val="Heading1"/>
        <w:rPr>
          <w:lang w:val="en-US"/>
        </w:rPr>
      </w:pPr>
      <w:r>
        <w:rPr>
          <w:lang w:val="en-US"/>
        </w:rPr>
        <w:t xml:space="preserve">CHAPTER 1: </w:t>
      </w:r>
      <w:r w:rsidR="00762DB4">
        <w:rPr>
          <w:lang w:val="en-US"/>
        </w:rPr>
        <w:t>Introduction</w:t>
      </w:r>
    </w:p>
    <w:p w14:paraId="16CCB7DE" w14:textId="2A66A0F6"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use of 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eb sometimes referred to as 2.0 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r>
        <w:rPr>
          <w:lang w:val="en-US"/>
        </w:rPr>
        <w:t>Conventional Approach</w:t>
      </w:r>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2F6C9861"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like this, new technologies were introduced called a single page application SPA.</w:t>
      </w:r>
    </w:p>
    <w:p w14:paraId="592F0A6D" w14:textId="0D4621FB" w:rsidR="00B73C28" w:rsidRDefault="00B73C28" w:rsidP="00B65254">
      <w:pPr>
        <w:pStyle w:val="Heading2"/>
        <w:numPr>
          <w:ilvl w:val="1"/>
          <w:numId w:val="2"/>
        </w:numPr>
        <w:rPr>
          <w:lang w:val="en-US"/>
        </w:rPr>
      </w:pPr>
      <w:r>
        <w:rPr>
          <w:lang w:val="en-US"/>
        </w:rPr>
        <w:t>Single Page Applications</w:t>
      </w:r>
      <w:r w:rsidR="0006506D">
        <w:rPr>
          <w:lang w:val="en-US"/>
        </w:rPr>
        <w:t xml:space="preserve"> &amp;</w:t>
      </w:r>
      <w:r w:rsidR="00842FD2">
        <w:rPr>
          <w:lang w:val="en-US"/>
        </w:rPr>
        <w:t xml:space="preserve"> AJAX</w:t>
      </w:r>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2A1B4CC8" w:rsidR="00F93BCF" w:rsidRPr="003A0B4D" w:rsidRDefault="00F93BCF" w:rsidP="003A0B4D">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As the core technology of web 2.0, AJAX has got more and more attention.</w:t>
      </w:r>
      <w:r w:rsidR="0038277C">
        <w:rPr>
          <w:lang w:val="en-US"/>
        </w:rPr>
        <w:t xml:space="preserve"> Because </w:t>
      </w:r>
      <w:r w:rsidR="0038277C">
        <w:rPr>
          <w:lang w:val="en-US"/>
        </w:rPr>
        <w:lastRenderedPageBreak/>
        <w:t xml:space="preserve">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experience. Traditionally XML was the choice of data format for the data to be transferred but Nowadays JSON is chosen.</w:t>
      </w:r>
      <w:r w:rsidR="003A0B4D">
        <w:rPr>
          <w:lang w:val="en-US"/>
        </w:rPr>
        <w:t xml:space="preserve"> </w:t>
      </w:r>
      <w:r w:rsidR="003A0B4D" w:rsidRPr="003A0B4D">
        <w:rPr>
          <w:rStyle w:val="SubtitleChar"/>
        </w:rPr>
        <w:fldChar w:fldCharType="begin" w:fldLock="1"/>
      </w:r>
      <w:r w:rsidR="00EF04F7">
        <w:rPr>
          <w:rStyle w:val="SubtitleChar"/>
        </w:rPr>
        <w:instrText>ADDIN CSL_CITATION {"citationItems":[{"id":"ITEM-1","itemData":{"author":[{"dropping-particle":"","family":"Smith","given":"K","non-dropping-particle":"","parse-names":false,"suffix":""}],"id":"ITEM-1","issued":{"date-parts":[["0"]]},"page":"98-101","publisher":"IEEE","title":"Simplifying Ajax-style Web development","type":"article-journal"},"uris":["http://www.mendeley.com/documents/?uuid=7e203784-6ea9-4c7d-8746-d9561dee807e"]},{"id":"ITEM-2","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2","issue":"3","issued":{"date-parts":[["2015"]]},"page":"2876-2879","title":"Single Page Application using AngularJS","type":"article-journal","volume":"6"},"uris":["http://www.mendeley.com/documents/?uuid=4f8dde85-e2e2-4bcf-a17e-22b99a7d054c"]},{"id":"ITEM-3","itemData":{"id":"ITEM-3","issued":{"date-parts":[["0"]]},"title":"Ajax Comparison of Javascript Frameworks, Json, Xmlhttprequest, Comet, Ajax, Comparison of Javascript-Based Source Code EditorsSeptember 2010.pdf","type":"article"},"uris":["http://www.mendeley.com/documents/?uuid=3fb95950-6f11-4b7a-9b88-0fd00f06586a"]}],"mendeley":{"formattedCitation":"(‘Ajax Comparison of Javascript Frameworks, Json, Xmlhttprequest, Comet, Ajax, Comparison of Javascript-Based Source Code EditorsSeptember 2010.pdf’, no date; Smith, no date; Jadhav &lt;i&gt;et al.&lt;/i&gt;, 2015)","manualFormatting":"(‘Ajax Comparison of Javascript Frameworks, JSON, XMLHttpRequest, Comet, Ajax, Comparison of Javascript-Based Source Code EditorsSeptember 2010.pdf’, no date; Smith, no date; Jadhav et al., 2015)","plainTextFormattedCitation":"(‘Ajax Comparison of Javascript Frameworks, Json, Xmlhttprequest, Comet, Ajax, Comparison of Javascript-Based Source Code EditorsSeptember 2010.pdf’, no date; Smith, no date; Jadhav et al., 2015)","previouslyFormattedCitation":"(‘Ajax Comparison of Javascript Frameworks, Json, Xmlhttprequest, Comet, Ajax, Comparison of Javascript-Based Source Code EditorsSeptember 2010.pdf’, no date; Smith, no date; Jadhav &lt;i&gt;et al.&lt;/i&gt;, 2015)"},"properties":{"noteIndex":0},"schema":"https://github.com/citation-style-language/schema/raw/master/csl-citation.json"}</w:instrText>
      </w:r>
      <w:r w:rsidR="003A0B4D" w:rsidRPr="003A0B4D">
        <w:rPr>
          <w:rStyle w:val="SubtitleChar"/>
        </w:rPr>
        <w:fldChar w:fldCharType="separate"/>
      </w:r>
      <w:r w:rsidR="003A0B4D" w:rsidRPr="003A0B4D">
        <w:rPr>
          <w:rStyle w:val="SubtitleChar"/>
          <w:noProof/>
        </w:rPr>
        <w:t>(‘Ajax Comparison of Javascript Frameworks, J</w:t>
      </w:r>
      <w:r w:rsidR="00112E62">
        <w:rPr>
          <w:rStyle w:val="SubtitleChar"/>
          <w:noProof/>
        </w:rPr>
        <w:t>SON</w:t>
      </w:r>
      <w:r w:rsidR="003A0B4D" w:rsidRPr="003A0B4D">
        <w:rPr>
          <w:rStyle w:val="SubtitleChar"/>
          <w:noProof/>
        </w:rPr>
        <w:t>, X</w:t>
      </w:r>
      <w:r w:rsidR="00112E62">
        <w:rPr>
          <w:rStyle w:val="SubtitleChar"/>
          <w:noProof/>
        </w:rPr>
        <w:t>MLHttpR</w:t>
      </w:r>
      <w:r w:rsidR="003A0B4D" w:rsidRPr="003A0B4D">
        <w:rPr>
          <w:rStyle w:val="SubtitleChar"/>
          <w:noProof/>
        </w:rPr>
        <w:t>equest, Comet, Ajax, Comparison of Javascript-Based Source Code EditorsSeptember 2010.pdf’, no date; Smith, no date; Jadhav et al., 2015)</w:t>
      </w:r>
      <w:r w:rsidR="003A0B4D" w:rsidRPr="003A0B4D">
        <w:rPr>
          <w:rStyle w:val="SubtitleChar"/>
        </w:rPr>
        <w:fldChar w:fldCharType="end"/>
      </w:r>
    </w:p>
    <w:p w14:paraId="6ED61BF4" w14:textId="7257EE46" w:rsidR="00F557A9" w:rsidRDefault="007F6341" w:rsidP="00C747ED">
      <w:pPr>
        <w:pStyle w:val="Heading2"/>
        <w:numPr>
          <w:ilvl w:val="1"/>
          <w:numId w:val="2"/>
        </w:numPr>
        <w:rPr>
          <w:lang w:val="en-US"/>
        </w:rPr>
      </w:pPr>
      <w:r>
        <w:rPr>
          <w:lang w:val="en-US"/>
        </w:rPr>
        <w:t>Java</w:t>
      </w:r>
      <w:r w:rsidR="00FB5CA1">
        <w:rPr>
          <w:lang w:val="en-US"/>
        </w:rPr>
        <w:t>S</w:t>
      </w:r>
      <w:r>
        <w:rPr>
          <w:lang w:val="en-US"/>
        </w:rPr>
        <w:t>cript Frameworks</w:t>
      </w:r>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159A6BA6" w:rsidR="004611C0" w:rsidRDefault="004611C0" w:rsidP="004611C0">
      <w:pPr>
        <w:pStyle w:val="Heading2"/>
        <w:rPr>
          <w:lang w:val="en-US"/>
        </w:rPr>
      </w:pPr>
      <w:r>
        <w:rPr>
          <w:lang w:val="en-US"/>
        </w:rPr>
        <w:t xml:space="preserve">1.4 Need for Research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r>
        <w:rPr>
          <w:lang w:val="en-US"/>
        </w:rPr>
        <w:t>Research Question</w:t>
      </w:r>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005E60FA" w14:textId="0851DE5E" w:rsidR="00125D0A" w:rsidRDefault="00DA18C8" w:rsidP="00125D0A">
      <w:pPr>
        <w:pStyle w:val="ListParagraph"/>
        <w:numPr>
          <w:ilvl w:val="0"/>
          <w:numId w:val="4"/>
        </w:numPr>
        <w:rPr>
          <w:lang w:val="en-US"/>
        </w:rPr>
      </w:pPr>
      <w:r>
        <w:rPr>
          <w:lang w:val="en-US"/>
        </w:rPr>
        <w:t>Evaluating h</w:t>
      </w:r>
      <w:r w:rsidR="00125D0A">
        <w:rPr>
          <w:lang w:val="en-US"/>
        </w:rPr>
        <w:t>ow different is the performance of Different JavaScript frameworks</w:t>
      </w:r>
      <w:r w:rsidR="0070756E">
        <w:rPr>
          <w:lang w:val="en-US"/>
        </w:rPr>
        <w:t>?</w:t>
      </w:r>
    </w:p>
    <w:p w14:paraId="3A522490" w14:textId="0E1F6029" w:rsidR="00696803" w:rsidRDefault="00D144DC" w:rsidP="00125D0A">
      <w:pPr>
        <w:pStyle w:val="ListParagraph"/>
        <w:numPr>
          <w:ilvl w:val="0"/>
          <w:numId w:val="4"/>
        </w:numPr>
        <w:rPr>
          <w:lang w:val="en-US"/>
        </w:rPr>
      </w:pPr>
      <w:r>
        <w:rPr>
          <w:lang w:val="en-US"/>
        </w:rPr>
        <w:lastRenderedPageBreak/>
        <w:t>Evaluating h</w:t>
      </w:r>
      <w:r w:rsidR="00696803">
        <w:rPr>
          <w:lang w:val="en-US"/>
        </w:rPr>
        <w:t xml:space="preserve">ow difficult or easy the frameworks are in terms of writing the code from </w:t>
      </w:r>
      <w:r w:rsidR="00962E22">
        <w:rPr>
          <w:lang w:val="en-US"/>
        </w:rPr>
        <w:t xml:space="preserve">the </w:t>
      </w:r>
      <w:r w:rsidR="00696803">
        <w:rPr>
          <w:lang w:val="en-US"/>
        </w:rPr>
        <w:t>developer</w:t>
      </w:r>
      <w:r w:rsidR="00BA44B8">
        <w:rPr>
          <w:lang w:val="en-US"/>
        </w:rPr>
        <w:t>'</w:t>
      </w:r>
      <w:r w:rsidR="00696803">
        <w:rPr>
          <w:lang w:val="en-US"/>
        </w:rPr>
        <w:t>s perspective.</w:t>
      </w:r>
    </w:p>
    <w:p w14:paraId="64B8BD77" w14:textId="79D8007F" w:rsidR="0065788A" w:rsidRDefault="00682104" w:rsidP="00682104">
      <w:pPr>
        <w:pStyle w:val="Heading2"/>
        <w:numPr>
          <w:ilvl w:val="1"/>
          <w:numId w:val="5"/>
        </w:numPr>
        <w:rPr>
          <w:lang w:val="en-US"/>
        </w:rPr>
      </w:pPr>
      <w:r>
        <w:rPr>
          <w:lang w:val="en-US"/>
        </w:rPr>
        <w:t xml:space="preserve"> </w:t>
      </w:r>
      <w:r w:rsidR="00F16070">
        <w:rPr>
          <w:lang w:val="en-US"/>
        </w:rPr>
        <w:t>The h</w:t>
      </w:r>
      <w:r w:rsidR="007D58C5">
        <w:rPr>
          <w:lang w:val="en-US"/>
        </w:rPr>
        <w:t>ypothesis to be tested</w:t>
      </w:r>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r>
        <w:rPr>
          <w:lang w:val="en-US"/>
        </w:rPr>
        <w:t>Roadmap for the dissertation</w:t>
      </w:r>
    </w:p>
    <w:p w14:paraId="2153725B" w14:textId="77556D00" w:rsidR="00DE28B0" w:rsidRDefault="00CE1DAA" w:rsidP="00DE28B0">
      <w:pPr>
        <w:rPr>
          <w:lang w:val="en-US"/>
        </w:rPr>
      </w:pPr>
      <w:r>
        <w:rPr>
          <w:lang w:val="en-US"/>
        </w:rPr>
        <w:t>This dissertation is carried out in the following steps.</w:t>
      </w:r>
      <w:r w:rsidR="00DF54B2">
        <w:rPr>
          <w:lang w:val="en-US"/>
        </w:rPr>
        <w:t xml:space="preserve"> Chapter 2 the details about the previous research have been discussed. Their methodologies, frameworks used by them, and metrics used by them are discussed.</w:t>
      </w:r>
      <w:r w:rsidR="00D506AC">
        <w:rPr>
          <w:lang w:val="en-US"/>
        </w:rPr>
        <w:t xml:space="preserve"> The next chapter is the methodology, in this chapter how this research will be carried out, which frameworks will be chosen what metrics will be chosen is discussed.</w:t>
      </w:r>
      <w:r w:rsidR="0002623B">
        <w:rPr>
          <w:lang w:val="en-US"/>
        </w:rPr>
        <w:t xml:space="preserve"> The next chapter will be the development and results. Here the development of the application using different frameworks will be discussed and after the development</w:t>
      </w:r>
      <w:r w:rsidR="00F839AF">
        <w:rPr>
          <w:lang w:val="en-US"/>
        </w:rPr>
        <w:t>,</w:t>
      </w:r>
      <w:r w:rsidR="0002623B">
        <w:rPr>
          <w:lang w:val="en-US"/>
        </w:rPr>
        <w:t xml:space="preserve"> their performance will be computed.</w:t>
      </w:r>
      <w:r w:rsidR="00DE0EC6">
        <w:rPr>
          <w:lang w:val="en-US"/>
        </w:rPr>
        <w:t xml:space="preserve"> After the development, the next chapter is evaluation and discussion</w:t>
      </w:r>
      <w:r w:rsidR="003A365D">
        <w:rPr>
          <w:lang w:val="en-US"/>
        </w:rPr>
        <w:t xml:space="preserve"> where all the findings and result</w:t>
      </w:r>
      <w:r w:rsidR="003E538C">
        <w:rPr>
          <w:lang w:val="en-US"/>
        </w:rPr>
        <w:t>s</w:t>
      </w:r>
      <w:r w:rsidR="003A365D">
        <w:rPr>
          <w:lang w:val="en-US"/>
        </w:rPr>
        <w:t xml:space="preserve"> will be discussed.</w:t>
      </w:r>
      <w:r w:rsidR="0097127A">
        <w:rPr>
          <w:lang w:val="en-US"/>
        </w:rPr>
        <w:t xml:space="preserve"> 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lastRenderedPageBreak/>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before="0" w:after="160"/>
        <w:jc w:val="left"/>
        <w:rPr>
          <w:lang w:val="en-US"/>
        </w:rPr>
      </w:pPr>
      <w:r>
        <w:rPr>
          <w:lang w:val="en-US"/>
        </w:rPr>
        <w:br w:type="page"/>
      </w:r>
    </w:p>
    <w:p w14:paraId="6D981D0A" w14:textId="1BB00522" w:rsidR="007810B4" w:rsidRDefault="001C2E97" w:rsidP="001C2E97">
      <w:pPr>
        <w:pStyle w:val="Heading1"/>
        <w:rPr>
          <w:lang w:val="en-US"/>
        </w:rPr>
      </w:pPr>
      <w:r>
        <w:rPr>
          <w:lang w:val="en-US"/>
        </w:rPr>
        <w:lastRenderedPageBreak/>
        <w:t>CHAPTER 2: LITERATURE REVIEW</w:t>
      </w:r>
      <w:r w:rsidR="00732E23">
        <w:rPr>
          <w:lang w:val="en-US"/>
        </w:rPr>
        <w:t xml:space="preserve"> &amp; RELATED WORK</w:t>
      </w:r>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r>
        <w:rPr>
          <w:lang w:val="en-US"/>
        </w:rPr>
        <w:t>2.1 Benchmarking</w:t>
      </w:r>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3406C8D6" w:rsidR="00370C56" w:rsidRDefault="00370C56" w:rsidP="00370C56">
      <w:pPr>
        <w:pStyle w:val="Heading2"/>
      </w:pPr>
      <w:r w:rsidRPr="00370C56">
        <w:lastRenderedPageBreak/>
        <w:t xml:space="preserve">2.1 Frameworks &amp; </w:t>
      </w:r>
      <w:proofErr w:type="spellStart"/>
      <w:r w:rsidRPr="00370C56">
        <w:t>Javascript</w:t>
      </w:r>
      <w:proofErr w:type="spellEnd"/>
      <w:r w:rsidRPr="00370C56">
        <w:t xml:space="preserve"> Frameworks</w:t>
      </w:r>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585FC01C" w:rsidR="001B2FB5" w:rsidRDefault="001B2FB5" w:rsidP="00472BC7">
      <w:pPr>
        <w:rPr>
          <w:b/>
          <w:bCs/>
        </w:rPr>
      </w:pPr>
      <w:r w:rsidRPr="001B2FB5">
        <w:rPr>
          <w:b/>
          <w:bCs/>
        </w:rPr>
        <w:t>2.1.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Framework is nothing but a reusable system build to use in all part of software which is represented by 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proofErr w:type="gramStart"/>
      <w:r w:rsidR="00213BC2">
        <w:t>Therefore</w:t>
      </w:r>
      <w:proofErr w:type="gramEnd"/>
      <w:r w:rsidR="00213BC2">
        <w:t xml:space="preserv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13DD4653"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61840" w:rsidRP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rPr>
        <w:t xml:space="preserve">(Schmidt and </w:t>
      </w:r>
      <w:proofErr w:type="spellStart"/>
      <w:r w:rsidR="00061840" w:rsidRPr="00061840">
        <w:rPr>
          <w:rStyle w:val="SubtitleChar"/>
        </w:rPr>
        <w:t>Buschmann</w:t>
      </w:r>
      <w:proofErr w:type="spellEnd"/>
      <w:r w:rsidR="00061840" w:rsidRPr="00061840">
        <w:rPr>
          <w:rStyle w:val="SubtitleChar"/>
        </w:rPr>
        <w:t>, 2003)</w:t>
      </w:r>
      <w:r w:rsidR="00061840" w:rsidRPr="00061840">
        <w:rPr>
          <w:rStyle w:val="SubtitleChar"/>
        </w:rPr>
        <w:fldChar w:fldCharType="end"/>
      </w:r>
    </w:p>
    <w:p w14:paraId="2ADF99B9" w14:textId="3C0D2CE2" w:rsidR="00EE14C6" w:rsidRPr="00213BC2" w:rsidRDefault="00EE14C6" w:rsidP="00EE14C6">
      <w:pPr>
        <w:ind w:left="360"/>
      </w:pPr>
      <w:r>
        <w:t xml:space="preserve">Write about </w:t>
      </w:r>
      <w:proofErr w:type="spellStart"/>
      <w:r>
        <w:t>javascript</w:t>
      </w:r>
      <w:proofErr w:type="spellEnd"/>
      <w:r>
        <w:t xml:space="preserve"> frameworks and single page frameworks then previous research of this topic</w:t>
      </w:r>
    </w:p>
    <w:sectPr w:rsidR="00EE14C6" w:rsidRPr="00213B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F37516" w14:textId="77777777" w:rsidR="00725C7E" w:rsidRDefault="00725C7E" w:rsidP="006313D5">
      <w:pPr>
        <w:spacing w:before="0" w:after="0"/>
      </w:pPr>
      <w:r>
        <w:separator/>
      </w:r>
    </w:p>
  </w:endnote>
  <w:endnote w:type="continuationSeparator" w:id="0">
    <w:p w14:paraId="234FF63F" w14:textId="77777777" w:rsidR="00725C7E" w:rsidRDefault="00725C7E" w:rsidP="006313D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934D3" w14:textId="77777777" w:rsidR="00725C7E" w:rsidRDefault="00725C7E" w:rsidP="006313D5">
      <w:pPr>
        <w:spacing w:before="0" w:after="0"/>
      </w:pPr>
      <w:r>
        <w:separator/>
      </w:r>
    </w:p>
  </w:footnote>
  <w:footnote w:type="continuationSeparator" w:id="0">
    <w:p w14:paraId="4B8D9FD9" w14:textId="77777777" w:rsidR="00725C7E" w:rsidRDefault="00725C7E" w:rsidP="006313D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qQUAY3oUDSwAAAA="/>
  </w:docVars>
  <w:rsids>
    <w:rsidRoot w:val="00E71296"/>
    <w:rsid w:val="000019F5"/>
    <w:rsid w:val="00007C07"/>
    <w:rsid w:val="0001560D"/>
    <w:rsid w:val="0002623B"/>
    <w:rsid w:val="000438CD"/>
    <w:rsid w:val="00061840"/>
    <w:rsid w:val="0006506D"/>
    <w:rsid w:val="00076A3D"/>
    <w:rsid w:val="00081F1A"/>
    <w:rsid w:val="000848F2"/>
    <w:rsid w:val="00087C55"/>
    <w:rsid w:val="00094383"/>
    <w:rsid w:val="000A2608"/>
    <w:rsid w:val="000F3CB4"/>
    <w:rsid w:val="00112E62"/>
    <w:rsid w:val="00125D0A"/>
    <w:rsid w:val="00151430"/>
    <w:rsid w:val="00187D3D"/>
    <w:rsid w:val="00193427"/>
    <w:rsid w:val="001A7578"/>
    <w:rsid w:val="001B2FB5"/>
    <w:rsid w:val="001C2E97"/>
    <w:rsid w:val="001D4621"/>
    <w:rsid w:val="001F06EB"/>
    <w:rsid w:val="001F4F88"/>
    <w:rsid w:val="00210D02"/>
    <w:rsid w:val="00211D77"/>
    <w:rsid w:val="00213BC2"/>
    <w:rsid w:val="00237FCA"/>
    <w:rsid w:val="002A33E1"/>
    <w:rsid w:val="002A361D"/>
    <w:rsid w:val="002A506C"/>
    <w:rsid w:val="002B5F54"/>
    <w:rsid w:val="00342272"/>
    <w:rsid w:val="003439F4"/>
    <w:rsid w:val="00346C2A"/>
    <w:rsid w:val="0035021A"/>
    <w:rsid w:val="00363D8A"/>
    <w:rsid w:val="00370C56"/>
    <w:rsid w:val="003711AD"/>
    <w:rsid w:val="0038277C"/>
    <w:rsid w:val="003839F6"/>
    <w:rsid w:val="00383AAD"/>
    <w:rsid w:val="0039069A"/>
    <w:rsid w:val="003A0B4D"/>
    <w:rsid w:val="003A365D"/>
    <w:rsid w:val="003A3F3C"/>
    <w:rsid w:val="003E538C"/>
    <w:rsid w:val="00404858"/>
    <w:rsid w:val="00410FC6"/>
    <w:rsid w:val="0044141D"/>
    <w:rsid w:val="00445616"/>
    <w:rsid w:val="004611C0"/>
    <w:rsid w:val="00471686"/>
    <w:rsid w:val="00472BC7"/>
    <w:rsid w:val="0047703B"/>
    <w:rsid w:val="0049628A"/>
    <w:rsid w:val="004B6F3A"/>
    <w:rsid w:val="004C2046"/>
    <w:rsid w:val="004E2290"/>
    <w:rsid w:val="0053088D"/>
    <w:rsid w:val="0054167A"/>
    <w:rsid w:val="00545DC7"/>
    <w:rsid w:val="005912D8"/>
    <w:rsid w:val="005C0E81"/>
    <w:rsid w:val="005C1528"/>
    <w:rsid w:val="00621A1B"/>
    <w:rsid w:val="006313D5"/>
    <w:rsid w:val="00640BA0"/>
    <w:rsid w:val="00641A85"/>
    <w:rsid w:val="0065788A"/>
    <w:rsid w:val="00682104"/>
    <w:rsid w:val="00696803"/>
    <w:rsid w:val="006A3AF7"/>
    <w:rsid w:val="006C25BF"/>
    <w:rsid w:val="006E70E3"/>
    <w:rsid w:val="0070756E"/>
    <w:rsid w:val="00725C7E"/>
    <w:rsid w:val="00732E23"/>
    <w:rsid w:val="00762DB4"/>
    <w:rsid w:val="007810B4"/>
    <w:rsid w:val="00791091"/>
    <w:rsid w:val="007D58C5"/>
    <w:rsid w:val="007E03CD"/>
    <w:rsid w:val="007E3245"/>
    <w:rsid w:val="007E64C4"/>
    <w:rsid w:val="007E72B3"/>
    <w:rsid w:val="007F6341"/>
    <w:rsid w:val="00810DE7"/>
    <w:rsid w:val="00836BE9"/>
    <w:rsid w:val="00842FD2"/>
    <w:rsid w:val="00853A52"/>
    <w:rsid w:val="0087103B"/>
    <w:rsid w:val="0088215F"/>
    <w:rsid w:val="00890FCE"/>
    <w:rsid w:val="0089635C"/>
    <w:rsid w:val="008D785C"/>
    <w:rsid w:val="008F3FBA"/>
    <w:rsid w:val="00911DB3"/>
    <w:rsid w:val="009138DE"/>
    <w:rsid w:val="00922900"/>
    <w:rsid w:val="009501D4"/>
    <w:rsid w:val="0095466B"/>
    <w:rsid w:val="00962E22"/>
    <w:rsid w:val="00964347"/>
    <w:rsid w:val="0097127A"/>
    <w:rsid w:val="00974F07"/>
    <w:rsid w:val="00981948"/>
    <w:rsid w:val="00986E65"/>
    <w:rsid w:val="009A587D"/>
    <w:rsid w:val="009C2841"/>
    <w:rsid w:val="009C7DCD"/>
    <w:rsid w:val="009F0899"/>
    <w:rsid w:val="009F73BE"/>
    <w:rsid w:val="00A01FF5"/>
    <w:rsid w:val="00A072D4"/>
    <w:rsid w:val="00A3397B"/>
    <w:rsid w:val="00A340B5"/>
    <w:rsid w:val="00A40A70"/>
    <w:rsid w:val="00A765E9"/>
    <w:rsid w:val="00AA7665"/>
    <w:rsid w:val="00AB66D7"/>
    <w:rsid w:val="00AF6DB0"/>
    <w:rsid w:val="00AF7B5E"/>
    <w:rsid w:val="00B05FB4"/>
    <w:rsid w:val="00B20039"/>
    <w:rsid w:val="00B25FE0"/>
    <w:rsid w:val="00B31A23"/>
    <w:rsid w:val="00B34DD5"/>
    <w:rsid w:val="00B44C09"/>
    <w:rsid w:val="00B65254"/>
    <w:rsid w:val="00B73C28"/>
    <w:rsid w:val="00BA44B8"/>
    <w:rsid w:val="00BA53C6"/>
    <w:rsid w:val="00BB11D5"/>
    <w:rsid w:val="00BD2015"/>
    <w:rsid w:val="00BD6C8C"/>
    <w:rsid w:val="00BE0A31"/>
    <w:rsid w:val="00C17335"/>
    <w:rsid w:val="00C221D6"/>
    <w:rsid w:val="00C351A4"/>
    <w:rsid w:val="00C54BF4"/>
    <w:rsid w:val="00C72CB3"/>
    <w:rsid w:val="00C747ED"/>
    <w:rsid w:val="00C77076"/>
    <w:rsid w:val="00C9173C"/>
    <w:rsid w:val="00CA2471"/>
    <w:rsid w:val="00CD17BE"/>
    <w:rsid w:val="00CD786D"/>
    <w:rsid w:val="00CE1DAA"/>
    <w:rsid w:val="00CE6DE0"/>
    <w:rsid w:val="00D0527F"/>
    <w:rsid w:val="00D144DC"/>
    <w:rsid w:val="00D2600D"/>
    <w:rsid w:val="00D40AD6"/>
    <w:rsid w:val="00D475F2"/>
    <w:rsid w:val="00D506AC"/>
    <w:rsid w:val="00D57E89"/>
    <w:rsid w:val="00DA18C8"/>
    <w:rsid w:val="00DC0394"/>
    <w:rsid w:val="00DE0EC6"/>
    <w:rsid w:val="00DE28B0"/>
    <w:rsid w:val="00DE5425"/>
    <w:rsid w:val="00DF54B2"/>
    <w:rsid w:val="00E062E3"/>
    <w:rsid w:val="00E13155"/>
    <w:rsid w:val="00E220B0"/>
    <w:rsid w:val="00E22E60"/>
    <w:rsid w:val="00E23B6A"/>
    <w:rsid w:val="00E4462A"/>
    <w:rsid w:val="00E60E25"/>
    <w:rsid w:val="00E6466A"/>
    <w:rsid w:val="00E64EF7"/>
    <w:rsid w:val="00E71296"/>
    <w:rsid w:val="00E7526F"/>
    <w:rsid w:val="00E964E3"/>
    <w:rsid w:val="00ED719F"/>
    <w:rsid w:val="00EE14C6"/>
    <w:rsid w:val="00EF04F7"/>
    <w:rsid w:val="00EF0D37"/>
    <w:rsid w:val="00F16070"/>
    <w:rsid w:val="00F3515D"/>
    <w:rsid w:val="00F37F10"/>
    <w:rsid w:val="00F47F01"/>
    <w:rsid w:val="00F557A9"/>
    <w:rsid w:val="00F61BAE"/>
    <w:rsid w:val="00F81E56"/>
    <w:rsid w:val="00F82B89"/>
    <w:rsid w:val="00F839AF"/>
    <w:rsid w:val="00F93BCF"/>
    <w:rsid w:val="00F959C9"/>
    <w:rsid w:val="00FA7000"/>
    <w:rsid w:val="00FB5CA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87D"/>
    <w:pPr>
      <w:spacing w:before="240" w:after="40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8D785C"/>
    <w:pPr>
      <w:keepNext/>
      <w:keepLines/>
      <w:spacing w:after="0" w:line="259" w:lineRule="auto"/>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C9173C"/>
    <w:pPr>
      <w:keepNext/>
      <w:keepLines/>
      <w:spacing w:before="40" w:after="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785C"/>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C9173C"/>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before="0"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before="0"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6</TotalTime>
  <Pages>6</Pages>
  <Words>8085</Words>
  <Characters>4609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20</cp:revision>
  <cp:lastPrinted>2020-08-15T12:04:00Z</cp:lastPrinted>
  <dcterms:created xsi:type="dcterms:W3CDTF">2020-08-09T22:35:00Z</dcterms:created>
  <dcterms:modified xsi:type="dcterms:W3CDTF">2020-08-1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